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8DDC71B" w:rsidR="00113C60" w:rsidRDefault="00113C60" w:rsidP="00113C60">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10302127" w:rsidR="005B558E" w:rsidRDefault="005B558E">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104D00">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104D00">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BC15C3" id="_x0000_t202" coordsize="21600,21600" o:spt="202" path="m,l,21600r21600,l21600,xe">
                <v:stroke joinstyle="miter"/>
                <v:path gradientshapeok="t" o:connecttype="rect"/>
              </v:shapetype>
              <v:shape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195DEE">
      <w:pPr>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B24B4">
      <w:pPr>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B53E5E">
      <w:pPr>
        <w:pStyle w:val="ListParagraph"/>
      </w:pPr>
    </w:p>
    <w:p w14:paraId="4390F6E7" w14:textId="3E6715A1" w:rsidR="00813930" w:rsidRDefault="00813930" w:rsidP="00813930">
      <w:pPr>
        <w:pStyle w:val="ListParagraph"/>
        <w:numPr>
          <w:ilvl w:val="1"/>
          <w:numId w:val="3"/>
        </w:numPr>
      </w:pPr>
      <w:r>
        <w:t>Data Extract</w:t>
      </w:r>
      <w:r w:rsidR="002B24B4">
        <w:t>:</w:t>
      </w:r>
    </w:p>
    <w:p w14:paraId="37098EBA" w14:textId="5EACB760" w:rsidR="002B24B4" w:rsidRDefault="002B24B4" w:rsidP="002B24B4">
      <w:pPr>
        <w:pStyle w:val="ListParagraph"/>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1C55B3">
      <w:pPr>
        <w:pStyle w:val="ListParagraph"/>
      </w:pPr>
    </w:p>
    <w:p w14:paraId="1075DB31" w14:textId="4F98539B" w:rsidR="001C55B3" w:rsidRPr="001C55B3" w:rsidRDefault="001C55B3" w:rsidP="001C55B3">
      <w:pPr>
        <w:pStyle w:val="ListParagraph"/>
        <w:rPr>
          <w:b/>
          <w:bCs/>
        </w:rPr>
      </w:pPr>
      <w:r w:rsidRPr="001C55B3">
        <w:rPr>
          <w:b/>
          <w:bCs/>
        </w:rPr>
        <w:t>SQL Used:</w:t>
      </w:r>
    </w:p>
    <w:p w14:paraId="49EACBC6" w14:textId="77777777" w:rsidR="001C55B3" w:rsidRDefault="001C55B3" w:rsidP="001C55B3">
      <w:pPr>
        <w:pStyle w:val="ListParagraph"/>
      </w:pPr>
    </w:p>
    <w:p w14:paraId="68F2E0CC" w14:textId="5C889FDE" w:rsidR="002B24B4" w:rsidRDefault="001C55B3" w:rsidP="00CE2490">
      <w:pPr>
        <w:pStyle w:val="ListParagraph"/>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CE2490">
      <w:pPr>
        <w:pStyle w:val="ListParagraph"/>
      </w:pPr>
    </w:p>
    <w:p w14:paraId="0E3469D4" w14:textId="0BCC9B8D" w:rsidR="00CE2490" w:rsidRDefault="00CE2490" w:rsidP="00CE2490">
      <w:pPr>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CE2490">
      <w:pPr>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CE2490">
      <w:pPr>
        <w:pStyle w:val="ListParagraph"/>
      </w:pPr>
    </w:p>
    <w:p w14:paraId="0C94AD59" w14:textId="41EC572A" w:rsidR="00CE2490" w:rsidRDefault="00813930" w:rsidP="00CE2490">
      <w:pPr>
        <w:pStyle w:val="ListParagraph"/>
        <w:numPr>
          <w:ilvl w:val="1"/>
          <w:numId w:val="3"/>
        </w:numPr>
      </w:pPr>
      <w:r>
        <w:t>Data preparation</w:t>
      </w:r>
      <w:r w:rsidR="00CE2490">
        <w:t>:</w:t>
      </w:r>
    </w:p>
    <w:p w14:paraId="4E908349" w14:textId="413A39CD" w:rsidR="003B44AE" w:rsidRDefault="003B44AE" w:rsidP="003B44AE">
      <w:pPr>
        <w:pStyle w:val="ListParagraph"/>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E6457D">
      <w:pPr>
        <w:pStyle w:val="ListParagraph"/>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E6457D">
      <w:pPr>
        <w:pStyle w:val="ListParagraph"/>
      </w:pPr>
    </w:p>
    <w:p w14:paraId="75E13DE9" w14:textId="4DC8FE10" w:rsidR="00C31F68" w:rsidRDefault="00C31F68" w:rsidP="00E6457D">
      <w:pPr>
        <w:pStyle w:val="ListParagraph"/>
      </w:pPr>
      <w:r w:rsidRPr="00C31F68">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E6457D">
      <w:pPr>
        <w:pStyle w:val="ListParagraph"/>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E84F1A">
      <w:pPr>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E84F1A">
      <w:pPr>
        <w:ind w:left="720"/>
      </w:pPr>
    </w:p>
    <w:p w14:paraId="50378767" w14:textId="4C7D13C3" w:rsidR="00E84F1A" w:rsidRDefault="00E84F1A" w:rsidP="00E84F1A">
      <w:pPr>
        <w:ind w:left="720"/>
      </w:pPr>
      <w:r w:rsidRPr="00E84F1A">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E84F1A">
      <w:pPr>
        <w:ind w:left="720"/>
      </w:pPr>
    </w:p>
    <w:p w14:paraId="72775FA4" w14:textId="0FB97783" w:rsidR="00E84F1A" w:rsidRDefault="006D2B35" w:rsidP="00E84F1A">
      <w:pPr>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E84F1A">
      <w:pPr>
        <w:ind w:left="720"/>
      </w:pPr>
    </w:p>
    <w:p w14:paraId="40434A33" w14:textId="74BE7402" w:rsidR="006D2B35" w:rsidRDefault="006D2B35" w:rsidP="00E84F1A">
      <w:pPr>
        <w:ind w:left="720"/>
      </w:pPr>
      <w:r w:rsidRPr="006D2B35">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E84F1A">
      <w:pPr>
        <w:ind w:left="720"/>
      </w:pPr>
    </w:p>
    <w:p w14:paraId="173081E4" w14:textId="4FBDCE6C" w:rsidR="006D2B35" w:rsidRDefault="006D2B35" w:rsidP="00E84F1A">
      <w:pPr>
        <w:ind w:left="720"/>
      </w:pPr>
      <w:r>
        <w:t xml:space="preserve">In the next series of steps, the data preparations </w:t>
      </w:r>
      <w:r w:rsidR="00053D7E">
        <w:t>are</w:t>
      </w:r>
      <w:r>
        <w:t xml:space="preserve"> done for the time series analysis.</w:t>
      </w:r>
    </w:p>
    <w:p w14:paraId="38F997CC" w14:textId="031BF752" w:rsidR="006D2B35" w:rsidRDefault="00053D7E" w:rsidP="00E84F1A">
      <w:pPr>
        <w:ind w:left="720"/>
      </w:pPr>
      <w:r>
        <w:t xml:space="preserve">Three different columns Quarterdate, Weekdate, monthdate are added. Period Index object in the pandas library </w:t>
      </w:r>
      <w:r w:rsidR="009026CC">
        <w:t>is</w:t>
      </w:r>
      <w:r>
        <w:t xml:space="preserve"> used.</w:t>
      </w:r>
    </w:p>
    <w:p w14:paraId="3E90DAD2" w14:textId="0E8A5060" w:rsidR="00053D7E" w:rsidRDefault="00053D7E" w:rsidP="00E84F1A">
      <w:pPr>
        <w:ind w:left="720"/>
      </w:pPr>
      <w:r w:rsidRPr="00053D7E">
        <w:drawing>
          <wp:inline distT="0" distB="0" distL="0" distR="0" wp14:anchorId="6B3A200E" wp14:editId="2841FCF6">
            <wp:extent cx="5731510" cy="1784985"/>
            <wp:effectExtent l="0" t="0" r="2540" b="5715"/>
            <wp:docPr id="2088467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67410" name="Picture 1" descr="A screenshot of a computer&#10;&#10;Description automatically generated"/>
                    <pic:cNvPicPr/>
                  </pic:nvPicPr>
                  <pic:blipFill>
                    <a:blip r:embed="rId10"/>
                    <a:stretch>
                      <a:fillRect/>
                    </a:stretch>
                  </pic:blipFill>
                  <pic:spPr>
                    <a:xfrm>
                      <a:off x="0" y="0"/>
                      <a:ext cx="5731510" cy="1784985"/>
                    </a:xfrm>
                    <a:prstGeom prst="rect">
                      <a:avLst/>
                    </a:prstGeom>
                  </pic:spPr>
                </pic:pic>
              </a:graphicData>
            </a:graphic>
          </wp:inline>
        </w:drawing>
      </w:r>
    </w:p>
    <w:p w14:paraId="32DE88CD" w14:textId="77777777" w:rsidR="00053D7E" w:rsidRDefault="00053D7E" w:rsidP="00E84F1A">
      <w:pPr>
        <w:ind w:left="720"/>
      </w:pPr>
    </w:p>
    <w:p w14:paraId="4F7345C0" w14:textId="28C06376" w:rsidR="00053D7E" w:rsidRDefault="00053D7E" w:rsidP="00E84F1A">
      <w:pPr>
        <w:ind w:left="720"/>
      </w:pPr>
      <w:r>
        <w:t>As mentioned, earlier the entire data preparation is an iterative exercise.</w:t>
      </w:r>
      <w:r w:rsidR="00CD1426">
        <w:t xml:space="preserve"> </w:t>
      </w:r>
    </w:p>
    <w:p w14:paraId="5EF0BE53" w14:textId="32EB72D2" w:rsidR="00CD1426" w:rsidRDefault="00CD1426" w:rsidP="00E84F1A">
      <w:pPr>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127D79E9" w14:textId="214C2F44" w:rsidR="00F65F31" w:rsidRDefault="00F65F31" w:rsidP="00E84F1A">
      <w:pPr>
        <w:ind w:left="720"/>
      </w:pPr>
      <w:r w:rsidRPr="00F65F31">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3481F5C4" w14:textId="77777777" w:rsidR="00F65F31" w:rsidRDefault="00F65F31" w:rsidP="00E84F1A">
      <w:pPr>
        <w:ind w:left="720"/>
      </w:pPr>
    </w:p>
    <w:p w14:paraId="20F0EC52" w14:textId="6601A0E3" w:rsidR="00053D7E" w:rsidRDefault="00F65F31" w:rsidP="00E84F1A">
      <w:pPr>
        <w:ind w:left="720"/>
      </w:pPr>
      <w:r>
        <w:t xml:space="preserve">The NaN are removed using BFill, cannot use remove NaN since the records are very significant and the </w:t>
      </w:r>
      <w:proofErr w:type="spellStart"/>
      <w:r>
        <w:t>bfill</w:t>
      </w:r>
      <w:proofErr w:type="spellEnd"/>
      <w:r>
        <w:t xml:space="preserve"> will be most accurate. </w:t>
      </w:r>
    </w:p>
    <w:p w14:paraId="05AAE005" w14:textId="77777777" w:rsidR="00E6457D" w:rsidRDefault="00E6457D" w:rsidP="00E6457D">
      <w:pPr>
        <w:pStyle w:val="ListParagraph"/>
      </w:pPr>
    </w:p>
    <w:p w14:paraId="2785A235" w14:textId="77777777" w:rsidR="00E6457D" w:rsidRDefault="00E6457D" w:rsidP="00E6457D">
      <w:pPr>
        <w:pStyle w:val="ListParagraph"/>
      </w:pPr>
    </w:p>
    <w:p w14:paraId="11A330CE" w14:textId="77777777" w:rsidR="00E6457D" w:rsidRDefault="00E6457D" w:rsidP="00E6457D">
      <w:pPr>
        <w:pStyle w:val="ListParagraph"/>
      </w:pPr>
    </w:p>
    <w:p w14:paraId="1731D154" w14:textId="77777777" w:rsidR="00E6457D" w:rsidRDefault="00E6457D" w:rsidP="00E6457D">
      <w:pPr>
        <w:pStyle w:val="ListParagraph"/>
      </w:pP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33323610"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lastRenderedPageBreak/>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w:t>
      </w:r>
      <w:r w:rsidRPr="00D67CE3">
        <w:rPr>
          <w:rFonts w:ascii="Calibri" w:hAnsi="Calibri" w:cs="Calibri"/>
        </w:rPr>
        <w:lastRenderedPageBreak/>
        <w:t>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w:t>
      </w:r>
      <w:r w:rsidRPr="00D67CE3">
        <w:rPr>
          <w:rFonts w:ascii="Calibri" w:eastAsia="Times New Roman" w:hAnsi="Calibri" w:cs="Calibri"/>
          <w:bCs/>
          <w:color w:val="000000"/>
          <w:lang w:eastAsia="en-IE"/>
        </w:rPr>
        <w:lastRenderedPageBreak/>
        <w:t>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w:t>
      </w:r>
      <w:r w:rsidRPr="00D67CE3">
        <w:rPr>
          <w:rFonts w:ascii="Calibri" w:hAnsi="Calibri" w:cs="Calibri"/>
        </w:rPr>
        <w:lastRenderedPageBreak/>
        <w:t xml:space="preserve">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w:t>
      </w:r>
      <w:r w:rsidRPr="00D67CE3">
        <w:rPr>
          <w:rFonts w:ascii="Calibri" w:hAnsi="Calibri" w:cs="Calibri"/>
        </w:rPr>
        <w:lastRenderedPageBreak/>
        <w:t xml:space="preserve">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w:t>
      </w:r>
      <w:r w:rsidRPr="00D67CE3">
        <w:rPr>
          <w:rFonts w:ascii="Calibri" w:hAnsi="Calibri" w:cs="Calibri"/>
        </w:rPr>
        <w:lastRenderedPageBreak/>
        <w:t>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Bottou</w:t>
      </w:r>
      <w:proofErr w:type="spellEnd"/>
      <w:r w:rsidRPr="00D67CE3">
        <w:rPr>
          <w:rFonts w:ascii="Calibri" w:hAnsi="Calibri" w:cs="Calibri"/>
        </w:rPr>
        <w:t xml:space="preserve">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w:t>
      </w:r>
      <w:r w:rsidRPr="00D67CE3">
        <w:rPr>
          <w:rFonts w:ascii="Calibri" w:hAnsi="Calibri" w:cs="Calibri"/>
        </w:rPr>
        <w:lastRenderedPageBreak/>
        <w:t>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w:t>
      </w:r>
      <w:r w:rsidRPr="00D67CE3">
        <w:rPr>
          <w:rFonts w:ascii="Calibri" w:hAnsi="Calibri" w:cs="Calibri"/>
          <w:sz w:val="22"/>
          <w:szCs w:val="22"/>
        </w:rPr>
        <w:lastRenderedPageBreak/>
        <w:t>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w:t>
      </w:r>
      <w:r w:rsidRPr="00D67CE3">
        <w:rPr>
          <w:rFonts w:ascii="Calibri" w:hAnsi="Calibri" w:cs="Calibri"/>
          <w:sz w:val="22"/>
          <w:szCs w:val="22"/>
        </w:rPr>
        <w:lastRenderedPageBreak/>
        <w:t>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Wohlin</w:t>
      </w:r>
      <w:proofErr w:type="spellEnd"/>
      <w:r w:rsidRPr="00D67CE3">
        <w:rPr>
          <w:rFonts w:ascii="Calibri" w:hAnsi="Calibri" w:cs="Calibri"/>
          <w:sz w:val="22"/>
          <w:szCs w:val="22"/>
        </w:rPr>
        <w:t xml:space="preserve">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hango</w:t>
      </w:r>
      <w:proofErr w:type="spellEnd"/>
      <w:r w:rsidRPr="00D67CE3">
        <w:rPr>
          <w:rFonts w:ascii="Calibri" w:hAnsi="Calibri" w:cs="Calibri"/>
          <w:sz w:val="22"/>
          <w:szCs w:val="22"/>
        </w:rPr>
        <w:t>,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w:t>
      </w:r>
      <w:r w:rsidRPr="00D67CE3">
        <w:rPr>
          <w:rFonts w:ascii="Calibri" w:hAnsi="Calibri" w:cs="Calibri"/>
          <w:sz w:val="22"/>
          <w:szCs w:val="22"/>
        </w:rPr>
        <w:lastRenderedPageBreak/>
        <w:t xml:space="preserve">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w:t>
      </w:r>
      <w:r w:rsidRPr="00D67CE3">
        <w:rPr>
          <w:rFonts w:ascii="Calibri" w:hAnsi="Calibri" w:cs="Calibri"/>
          <w:sz w:val="22"/>
          <w:szCs w:val="22"/>
        </w:rPr>
        <w:lastRenderedPageBreak/>
        <w:t xml:space="preserve">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w:t>
      </w:r>
      <w:r w:rsidRPr="00D67CE3">
        <w:rPr>
          <w:rFonts w:ascii="Calibri" w:hAnsi="Calibri" w:cs="Calibri"/>
          <w:sz w:val="22"/>
          <w:szCs w:val="22"/>
        </w:rPr>
        <w:lastRenderedPageBreak/>
        <w:t>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w:t>
      </w:r>
      <w:r w:rsidRPr="00D67CE3">
        <w:rPr>
          <w:rFonts w:ascii="Calibri" w:hAnsi="Calibri" w:cs="Calibri"/>
          <w:sz w:val="22"/>
          <w:szCs w:val="22"/>
        </w:rPr>
        <w:lastRenderedPageBreak/>
        <w:t>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53D7E"/>
    <w:rsid w:val="000A6CD6"/>
    <w:rsid w:val="000D7B5F"/>
    <w:rsid w:val="000E574F"/>
    <w:rsid w:val="00100389"/>
    <w:rsid w:val="00104D00"/>
    <w:rsid w:val="00113C60"/>
    <w:rsid w:val="00125101"/>
    <w:rsid w:val="00127944"/>
    <w:rsid w:val="00144D58"/>
    <w:rsid w:val="0018604C"/>
    <w:rsid w:val="00195DEE"/>
    <w:rsid w:val="001C55B3"/>
    <w:rsid w:val="00221F31"/>
    <w:rsid w:val="002320C3"/>
    <w:rsid w:val="002503CC"/>
    <w:rsid w:val="0026395F"/>
    <w:rsid w:val="00276EEA"/>
    <w:rsid w:val="002A451B"/>
    <w:rsid w:val="002A578F"/>
    <w:rsid w:val="002B24B4"/>
    <w:rsid w:val="002D6C96"/>
    <w:rsid w:val="00301FA9"/>
    <w:rsid w:val="00310E5C"/>
    <w:rsid w:val="00336B61"/>
    <w:rsid w:val="00364E41"/>
    <w:rsid w:val="003841A5"/>
    <w:rsid w:val="00387401"/>
    <w:rsid w:val="00394188"/>
    <w:rsid w:val="003A0823"/>
    <w:rsid w:val="003B44AE"/>
    <w:rsid w:val="003B7FAB"/>
    <w:rsid w:val="003C00A3"/>
    <w:rsid w:val="003C7B05"/>
    <w:rsid w:val="003D1651"/>
    <w:rsid w:val="003F2E81"/>
    <w:rsid w:val="0041739E"/>
    <w:rsid w:val="00436481"/>
    <w:rsid w:val="004711F6"/>
    <w:rsid w:val="004B087D"/>
    <w:rsid w:val="004B5886"/>
    <w:rsid w:val="004C4441"/>
    <w:rsid w:val="004D2DED"/>
    <w:rsid w:val="005604B5"/>
    <w:rsid w:val="005A0386"/>
    <w:rsid w:val="005B558E"/>
    <w:rsid w:val="005B7EBB"/>
    <w:rsid w:val="005D0038"/>
    <w:rsid w:val="00674D97"/>
    <w:rsid w:val="00693D5B"/>
    <w:rsid w:val="006A08FE"/>
    <w:rsid w:val="006D2B35"/>
    <w:rsid w:val="00730C7B"/>
    <w:rsid w:val="007566AE"/>
    <w:rsid w:val="00783B50"/>
    <w:rsid w:val="007A577E"/>
    <w:rsid w:val="007A60FF"/>
    <w:rsid w:val="007C0BC7"/>
    <w:rsid w:val="00813930"/>
    <w:rsid w:val="008278EF"/>
    <w:rsid w:val="00835596"/>
    <w:rsid w:val="008510C3"/>
    <w:rsid w:val="00855228"/>
    <w:rsid w:val="00875632"/>
    <w:rsid w:val="008B53F0"/>
    <w:rsid w:val="008D1B79"/>
    <w:rsid w:val="008E373E"/>
    <w:rsid w:val="009026CC"/>
    <w:rsid w:val="00913F19"/>
    <w:rsid w:val="00952AE8"/>
    <w:rsid w:val="00963E77"/>
    <w:rsid w:val="009A2729"/>
    <w:rsid w:val="009C388D"/>
    <w:rsid w:val="009D4C58"/>
    <w:rsid w:val="009F5061"/>
    <w:rsid w:val="00A32F87"/>
    <w:rsid w:val="00A81B2F"/>
    <w:rsid w:val="00A97B7D"/>
    <w:rsid w:val="00AB1AE5"/>
    <w:rsid w:val="00AF6893"/>
    <w:rsid w:val="00B20974"/>
    <w:rsid w:val="00B27BCD"/>
    <w:rsid w:val="00B413D9"/>
    <w:rsid w:val="00B53E5E"/>
    <w:rsid w:val="00B77395"/>
    <w:rsid w:val="00B80130"/>
    <w:rsid w:val="00B82D8C"/>
    <w:rsid w:val="00BB0CC8"/>
    <w:rsid w:val="00BC0A50"/>
    <w:rsid w:val="00BC615B"/>
    <w:rsid w:val="00C16C38"/>
    <w:rsid w:val="00C2383D"/>
    <w:rsid w:val="00C31F68"/>
    <w:rsid w:val="00C42B37"/>
    <w:rsid w:val="00C45CA3"/>
    <w:rsid w:val="00C512E2"/>
    <w:rsid w:val="00C979F0"/>
    <w:rsid w:val="00CD1426"/>
    <w:rsid w:val="00CD1E4D"/>
    <w:rsid w:val="00CE19BF"/>
    <w:rsid w:val="00CE2490"/>
    <w:rsid w:val="00D14C1D"/>
    <w:rsid w:val="00D2712E"/>
    <w:rsid w:val="00D879C9"/>
    <w:rsid w:val="00DB4EAF"/>
    <w:rsid w:val="00DC4EB3"/>
    <w:rsid w:val="00DE7745"/>
    <w:rsid w:val="00E41694"/>
    <w:rsid w:val="00E54198"/>
    <w:rsid w:val="00E5522F"/>
    <w:rsid w:val="00E57694"/>
    <w:rsid w:val="00E6457D"/>
    <w:rsid w:val="00E8199E"/>
    <w:rsid w:val="00E84F1A"/>
    <w:rsid w:val="00E85EB9"/>
    <w:rsid w:val="00ED121B"/>
    <w:rsid w:val="00F32267"/>
    <w:rsid w:val="00F35977"/>
    <w:rsid w:val="00F51C31"/>
    <w:rsid w:val="00F65F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sciencedirect.com/topics/chemical-engineering/chemisorption"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sciencedirect.com/topics/medicine-and-dentistry/multivariate-analysi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0</TotalTime>
  <Pages>24</Pages>
  <Words>37834</Words>
  <Characters>215659</Characters>
  <Application>Microsoft Office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10</cp:revision>
  <dcterms:created xsi:type="dcterms:W3CDTF">2023-08-22T10:27:00Z</dcterms:created>
  <dcterms:modified xsi:type="dcterms:W3CDTF">2023-08-23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